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23295B" w14:textId="77777777" w:rsidR="004A1995" w:rsidRDefault="004A1995" w:rsidP="004A1995">
      <w:pPr>
        <w:pStyle w:val="Heading1"/>
        <w:ind w:left="0"/>
      </w:pPr>
      <w:bookmarkStart w:id="0" w:name="_Toc126955134"/>
      <w:bookmarkStart w:id="1" w:name="_Toc127373008"/>
      <w:r>
        <w:t>DAFTAR PUSTAKA</w:t>
      </w:r>
      <w:bookmarkEnd w:id="0"/>
      <w:bookmarkEnd w:id="1"/>
    </w:p>
    <w:p w14:paraId="16F6426E" w14:textId="77777777" w:rsidR="004A1995" w:rsidRDefault="004A1995" w:rsidP="004A1995">
      <w:pPr>
        <w:pStyle w:val="Heading1"/>
        <w:ind w:left="0"/>
      </w:pPr>
    </w:p>
    <w:p w14:paraId="005F3C8C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Alif, M. N., Santosa, I., &amp; Siswiyanti. (2021). Analisa Kualitas Hasil Produk Pada Pengerjaan Pocketing Dengan Mesin Cnc Frais 3 Axis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TT (Jurnal Teknologi Terapan)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September), 145–152.</w:t>
      </w:r>
    </w:p>
    <w:p w14:paraId="60A27E61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Bernaldo, A., Rifelino, A, Y., &amp; Prasetya, F. (2021). Kombinasi Optimum Kondisi Pemotongan Bubut Cnc Dengan Menggunakan Metode Taguchi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Vokasi Mekanika (Vomek)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4), 55–61. https://doi.org/10.24036/vomek.v3i4.254</w:t>
      </w:r>
    </w:p>
    <w:p w14:paraId="54D73FEE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Firdaus, F. N., &amp; Susanti, N. A. (2021). Pengaruh Kecepatan Putar Dan Penyayatan Endmill Cutter Type Hss Terhadap Tingkat Kekasaran Alumunium Pada Mesin Cnc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Pembelajaran Dan Teknik Mesin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2), 103–110.</w:t>
      </w:r>
    </w:p>
    <w:p w14:paraId="60BC7CE1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Ibrahim, G. A., Hamni, A., Mutaqqin, M., &amp; Su’udi, A. (2018). Pengaruh Gerak Makan dan Kedalaman Potong Terhadap Kekasaran Permukaan Magnesium pada Pemesinan Freis dengan Teknik MQL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ournal Prosiding SNTTM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AB482B">
        <w:rPr>
          <w:rFonts w:ascii="Times New Roman" w:hAnsi="Times New Roman" w:cs="Times New Roman"/>
          <w:noProof/>
          <w:sz w:val="24"/>
          <w:szCs w:val="24"/>
        </w:rPr>
        <w:t>, 22–25.</w:t>
      </w:r>
    </w:p>
    <w:p w14:paraId="3A0FA166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Jekky, B., Syaifurrahman, &amp; Kurniawan, E. (2021). Analisis Nilai Penyimpangan Mesin Bubut CNC Pada Benda Kerja Plastik Nylon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Rekayasa Teknik Mesin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1), 1–5.</w:t>
      </w:r>
    </w:p>
    <w:p w14:paraId="04AFA1D9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Napid, S., &amp; Nasution, A. H. (2020). Performansi Hasil Pahat Karbida Tin Pada Prosesbubut Dengan Pemesinan Hijau Baja Tew 6582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ournal Semnastek Uisu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1), 30–40.</w:t>
      </w:r>
    </w:p>
    <w:p w14:paraId="60E0A280" w14:textId="77777777" w:rsidR="004A1995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Nugroho, A. B., Auliq, M. A., &amp; Alrasyid, M. Z. (2020). Analisa Perbandingan Performansi Akurasi Mesin CNC (Computer Numerical Control) Router Berbasis Mach3 dan Arduino Uno Menggunakan Metode SQC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ournal Teknik Elektro Dan Komputasi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2), 75–86. https://doi.org/10.32528/elkom.v2i2.3464</w:t>
      </w:r>
    </w:p>
    <w:p w14:paraId="24C6E9D5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CDB">
        <w:rPr>
          <w:rFonts w:ascii="Times New Roman" w:hAnsi="Times New Roman" w:cs="Times New Roman"/>
          <w:noProof/>
          <w:sz w:val="24"/>
          <w:szCs w:val="24"/>
        </w:rPr>
        <w:t xml:space="preserve">PEMOTONGAN MESIN BUBUT CNC TERHADAP KEKASARAN PERMUKAAN DENGAN GEOMETRI PAHAT YANG DILENGKAPI CHIP BREAKER. </w:t>
      </w:r>
      <w:r w:rsidRPr="00BD1CDB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 w:rsidRPr="00BD1CD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D1CD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D1CDB">
        <w:rPr>
          <w:rFonts w:ascii="Times New Roman" w:hAnsi="Times New Roman" w:cs="Times New Roman"/>
          <w:noProof/>
          <w:sz w:val="24"/>
          <w:szCs w:val="24"/>
        </w:rPr>
        <w:t>(1), 55–63.</w:t>
      </w:r>
    </w:p>
    <w:p w14:paraId="7E056857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Pramono, G. E., Supriatma, E., &amp; Sutisna, S. P. (2017). Retrofit Motor Stepper Mesin CNC 3 Axis UIKA Prototype 3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AME (Aplikasi Mekanika Dan Energi): Jurnal Ilmiah Teknik Mesin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2), 60–66.</w:t>
      </w:r>
    </w:p>
    <w:p w14:paraId="3080DB40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Riawan, M. A., K, B. W., &amp; Hamzah, F. (2017). Rancang Bangun CNC Router Kayu Dengan Menggunakan Control Mach 3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ournal Conference on Design and Manufacture and Its Aplication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1), 197–204. http://journal.ppns.ac.id/index.php/CDMA/article/view/367</w:t>
      </w:r>
    </w:p>
    <w:p w14:paraId="5A67F3A6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Rifqi, M., Santosa, I., &amp; Shidiq, M. A. (2022). Rancang Bangun Mesin Cnc Laser Grafir Untuk Pembuatan Bidang Silinder Dan Datar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Teknik Mesin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2), 6–11.</w:t>
      </w:r>
    </w:p>
    <w:p w14:paraId="60FB197E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oemardi, H. B., &amp; Rahbini. (2017). Analisis Waktu Pemotongan dengan Program Inkrimental dan Absolut pada Mesin Bubut CNC TU-2A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Flywheel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2), 8–13.</w:t>
      </w:r>
    </w:p>
    <w:p w14:paraId="1C0DF016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Wibolo, A., Wahyudi, S., &amp; Sugiarto. (2011). OPTIMASI PARAMETER PEMOTONGAN MESIN BUBUT CNC TERHADAP KEKASARAN PERMUKAAN DENGAN GEOMETRI PAHAT YANG DILENGKAPI CHIP BREAKER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1), 55–63.</w:t>
      </w:r>
    </w:p>
    <w:p w14:paraId="5DC03263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Widyanto, S. A. (2009). Integrasi Sistem Interaktif Dalam Sistem Operasi Mesin Bubut Cnc Untuk Pendidikan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ournal Rotasi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2), 30–35.</w:t>
      </w:r>
    </w:p>
    <w:p w14:paraId="3159FB39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Yanis, M. (2010). Analisis Profil Kebulatan Untuk Menentukan Kesalahan Geometrik Pada Pembuatan Komponen Menggunakan Mesin Bubut Cnc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Sriwijaya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1), 50–58. download.portalgaruda.org/article.php?article=141284&amp;val=5845</w:t>
      </w:r>
    </w:p>
    <w:p w14:paraId="64078BD4" w14:textId="77777777" w:rsidR="004A1995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Yudo, E., &amp; Ariyanto. (2019). Kinerja Mesin Bubut Geminis Ditinjau Dari Kebulatan Benda Kerja.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Jurnal Integrasi</w:t>
      </w:r>
      <w:r w:rsidRPr="00AB48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2B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AB482B">
        <w:rPr>
          <w:rFonts w:ascii="Times New Roman" w:hAnsi="Times New Roman" w:cs="Times New Roman"/>
          <w:noProof/>
          <w:sz w:val="24"/>
          <w:szCs w:val="24"/>
        </w:rPr>
        <w:t>(1), 9–13. https://doi.org/10.30871/ji.v11i2.1167</w:t>
      </w:r>
    </w:p>
    <w:p w14:paraId="108C20DB" w14:textId="77777777" w:rsidR="004A1995" w:rsidRPr="00AB482B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6AD5270E" w14:textId="77777777" w:rsidR="004A1995" w:rsidRDefault="004A1995" w:rsidP="004A19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0E483874" w14:textId="77777777" w:rsidR="004A1995" w:rsidRDefault="004A1995" w:rsidP="004A1995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4A1995" w:rsidSect="00BF5295">
          <w:pgSz w:w="12240" w:h="15840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03AA7111" w14:textId="77777777" w:rsidR="004A1995" w:rsidRDefault="004A1995" w:rsidP="004A1995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CC0521F" w14:textId="77777777" w:rsidR="004A1995" w:rsidRDefault="004A1995" w:rsidP="004A1995">
      <w:pPr>
        <w:pStyle w:val="Heading1"/>
        <w:ind w:left="0"/>
      </w:pPr>
      <w:bookmarkStart w:id="2" w:name="_Toc126955135"/>
      <w:bookmarkStart w:id="3" w:name="_Toc127373009"/>
      <w:r>
        <w:t>LAMPIRAN</w:t>
      </w:r>
      <w:bookmarkEnd w:id="2"/>
      <w:bookmarkEnd w:id="3"/>
    </w:p>
    <w:p w14:paraId="391B4AE6" w14:textId="77777777" w:rsidR="004A1995" w:rsidRDefault="004A1995" w:rsidP="004A1995">
      <w:pPr>
        <w:pStyle w:val="Heading1"/>
      </w:pPr>
    </w:p>
    <w:tbl>
      <w:tblPr>
        <w:tblStyle w:val="PlainTable4"/>
        <w:tblpPr w:leftFromText="180" w:rightFromText="180" w:vertAnchor="page" w:horzAnchor="margin" w:tblpY="3303"/>
        <w:tblW w:w="9679" w:type="dxa"/>
        <w:tblLook w:val="04A0" w:firstRow="1" w:lastRow="0" w:firstColumn="1" w:lastColumn="0" w:noHBand="0" w:noVBand="1"/>
      </w:tblPr>
      <w:tblGrid>
        <w:gridCol w:w="4686"/>
        <w:gridCol w:w="4993"/>
      </w:tblGrid>
      <w:tr w:rsidR="004A1995" w14:paraId="27564FA5" w14:textId="77777777" w:rsidTr="00D776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56" w:type="dxa"/>
          </w:tcPr>
          <w:p w14:paraId="67153903" w14:textId="77777777" w:rsidR="004A1995" w:rsidRDefault="004A1995" w:rsidP="00D77663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2760FE8F" wp14:editId="4F1276B6">
                  <wp:extent cx="2073147" cy="1980000"/>
                  <wp:effectExtent l="0" t="0" r="3810" b="1270"/>
                  <wp:docPr id="66547" name="Picture 665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73147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43911AA" w14:textId="77777777" w:rsidR="004A1995" w:rsidRPr="00BD1CDB" w:rsidRDefault="004A1995" w:rsidP="004A1995">
            <w:pPr>
              <w:pStyle w:val="ListParagraph"/>
              <w:numPr>
                <w:ilvl w:val="1"/>
                <w:numId w:val="1"/>
              </w:numPr>
              <w:ind w:left="600" w:hanging="578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BD1CD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Bentuk gram bubutan</w:t>
            </w:r>
          </w:p>
          <w:p w14:paraId="0C677DFA" w14:textId="77777777" w:rsidR="004A1995" w:rsidRDefault="004A1995" w:rsidP="00D77663">
            <w:pP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</w:p>
        </w:tc>
        <w:tc>
          <w:tcPr>
            <w:tcW w:w="5323" w:type="dxa"/>
          </w:tcPr>
          <w:p w14:paraId="7958A3C7" w14:textId="77777777" w:rsidR="004A1995" w:rsidRDefault="004A1995" w:rsidP="00D7766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1260F7E4" wp14:editId="2D129C27">
                  <wp:extent cx="2731336" cy="1980000"/>
                  <wp:effectExtent l="0" t="0" r="0" b="1270"/>
                  <wp:docPr id="66548" name="Picture 665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31336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88FFFD4" w14:textId="77777777" w:rsidR="004A1995" w:rsidRPr="00BD1CDB" w:rsidRDefault="004A1995" w:rsidP="004A1995">
            <w:pPr>
              <w:pStyle w:val="ListParagraph"/>
              <w:numPr>
                <w:ilvl w:val="1"/>
                <w:numId w:val="1"/>
              </w:numPr>
              <w:ind w:left="500" w:hanging="579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BD1CD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Pemasangan kabel pada mesin</w:t>
            </w:r>
          </w:p>
        </w:tc>
      </w:tr>
      <w:tr w:rsidR="004A1995" w14:paraId="261A7339" w14:textId="77777777" w:rsidTr="00D776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56" w:type="dxa"/>
          </w:tcPr>
          <w:p w14:paraId="353A286F" w14:textId="77777777" w:rsidR="004A1995" w:rsidRDefault="004A1995" w:rsidP="00D7766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3DFD5218" wp14:editId="3A4338F6">
                  <wp:extent cx="2639357" cy="1980000"/>
                  <wp:effectExtent l="0" t="0" r="8890" b="1270"/>
                  <wp:docPr id="66550" name="Picture 665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39357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32E0CB5" w14:textId="77777777" w:rsidR="004A1995" w:rsidRPr="00BD1CDB" w:rsidRDefault="004A1995" w:rsidP="004A1995">
            <w:pPr>
              <w:pStyle w:val="ListParagraph"/>
              <w:numPr>
                <w:ilvl w:val="1"/>
                <w:numId w:val="1"/>
              </w:numPr>
              <w:ind w:left="600" w:hanging="578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BD1CD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Tampilan aplikasi mach3</w:t>
            </w:r>
          </w:p>
        </w:tc>
        <w:tc>
          <w:tcPr>
            <w:tcW w:w="5323" w:type="dxa"/>
          </w:tcPr>
          <w:p w14:paraId="68AA422F" w14:textId="77777777" w:rsidR="004A1995" w:rsidRPr="004C0FFD" w:rsidRDefault="004A1995" w:rsidP="00D7766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3FED11D4" wp14:editId="04D1D167">
                  <wp:extent cx="2836938" cy="1980000"/>
                  <wp:effectExtent l="0" t="0" r="1905" b="1270"/>
                  <wp:docPr id="66551" name="Picture 665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6938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6B9FB62" w14:textId="77777777" w:rsidR="004A1995" w:rsidRDefault="004A1995" w:rsidP="00D77663">
            <w:pPr>
              <w:tabs>
                <w:tab w:val="center" w:pos="2553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07EDD78A" w14:textId="77777777" w:rsidR="004A1995" w:rsidRPr="007C56EA" w:rsidRDefault="004A1995" w:rsidP="004A1995">
            <w:pPr>
              <w:pStyle w:val="ListParagraph"/>
              <w:numPr>
                <w:ilvl w:val="1"/>
                <w:numId w:val="1"/>
              </w:numPr>
              <w:tabs>
                <w:tab w:val="center" w:pos="2553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7C56EA">
              <w:rPr>
                <w:rFonts w:ascii="Times New Roman" w:hAnsi="Times New Roman" w:cs="Times New Roman"/>
                <w:sz w:val="24"/>
                <w:szCs w:val="24"/>
              </w:rPr>
              <w:t>Mesin bubut CNC</w:t>
            </w:r>
          </w:p>
          <w:p w14:paraId="4A72830D" w14:textId="77777777" w:rsidR="004A1995" w:rsidRDefault="004A1995" w:rsidP="00D7766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4A1995" w14:paraId="5C4480C3" w14:textId="77777777" w:rsidTr="00D77663">
        <w:trPr>
          <w:trHeight w:val="3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56" w:type="dxa"/>
          </w:tcPr>
          <w:p w14:paraId="5FC321F4" w14:textId="77777777" w:rsidR="004A1995" w:rsidRDefault="004A1995" w:rsidP="00D77663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>
              <w:rPr>
                <w:noProof/>
                <w:lang w:val="id-ID" w:eastAsia="id-ID"/>
              </w:rPr>
              <w:lastRenderedPageBreak/>
              <w:drawing>
                <wp:inline distT="0" distB="0" distL="0" distR="0" wp14:anchorId="005B18AA" wp14:editId="41CDE6BB">
                  <wp:extent cx="2835287" cy="1980000"/>
                  <wp:effectExtent l="0" t="0" r="3175" b="1270"/>
                  <wp:docPr id="66555" name="Picture 665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5287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BFA7C15" w14:textId="77777777" w:rsidR="004A1995" w:rsidRPr="00BD1CDB" w:rsidRDefault="004A1995" w:rsidP="004A1995">
            <w:pPr>
              <w:pStyle w:val="ListParagraph"/>
              <w:numPr>
                <w:ilvl w:val="1"/>
                <w:numId w:val="1"/>
              </w:numPr>
              <w:ind w:left="600" w:hanging="578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BD1CD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Gambar mesin dan semua peralatan bubut</w:t>
            </w:r>
          </w:p>
        </w:tc>
        <w:tc>
          <w:tcPr>
            <w:tcW w:w="5323" w:type="dxa"/>
          </w:tcPr>
          <w:p w14:paraId="337727CB" w14:textId="77777777" w:rsidR="004A1995" w:rsidRDefault="004A1995" w:rsidP="00D7766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13197DE3" wp14:editId="53FF292F">
                  <wp:extent cx="2759578" cy="1980000"/>
                  <wp:effectExtent l="0" t="0" r="3175" b="1270"/>
                  <wp:docPr id="66556" name="Picture 665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59578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D3E5B61" w14:textId="77777777" w:rsidR="004A1995" w:rsidRPr="007C56EA" w:rsidRDefault="004A1995" w:rsidP="004A1995">
            <w:pPr>
              <w:pStyle w:val="ListParagraph"/>
              <w:numPr>
                <w:ilvl w:val="1"/>
                <w:numId w:val="1"/>
              </w:numPr>
              <w:ind w:left="1067" w:hanging="57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7C56EA">
              <w:rPr>
                <w:rFonts w:ascii="Times New Roman" w:hAnsi="Times New Roman" w:cs="Times New Roman"/>
                <w:sz w:val="24"/>
                <w:szCs w:val="24"/>
              </w:rPr>
              <w:t>Proses pengukuran kekasaran</w:t>
            </w:r>
          </w:p>
        </w:tc>
      </w:tr>
      <w:tr w:rsidR="004A1995" w14:paraId="1F04528E" w14:textId="77777777" w:rsidTr="00D776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56" w:type="dxa"/>
          </w:tcPr>
          <w:p w14:paraId="4B0CA1AA" w14:textId="77777777" w:rsidR="004A1995" w:rsidRDefault="004A1995" w:rsidP="00D77663">
            <w:pPr>
              <w:rPr>
                <w:noProof/>
                <w:lang w:val="id-ID" w:eastAsia="id-ID"/>
              </w:rPr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7EDBC0FE" wp14:editId="4F87D712">
                  <wp:extent cx="2781936" cy="1980000"/>
                  <wp:effectExtent l="0" t="0" r="0" b="1270"/>
                  <wp:docPr id="66558" name="Picture 665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1936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EA2D505" w14:textId="77777777" w:rsidR="004A1995" w:rsidRPr="00BD1CDB" w:rsidRDefault="004A1995" w:rsidP="004A1995">
            <w:pPr>
              <w:pStyle w:val="ListParagraph"/>
              <w:numPr>
                <w:ilvl w:val="1"/>
                <w:numId w:val="1"/>
              </w:numPr>
              <w:ind w:left="600" w:hanging="578"/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BD1CDB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Proses pembubutan pada aplikasi mach3</w:t>
            </w:r>
          </w:p>
        </w:tc>
        <w:tc>
          <w:tcPr>
            <w:tcW w:w="5323" w:type="dxa"/>
          </w:tcPr>
          <w:p w14:paraId="07D2E7A1" w14:textId="77777777" w:rsidR="004A1995" w:rsidRDefault="004A1995" w:rsidP="00D77663">
            <w:pPr>
              <w:tabs>
                <w:tab w:val="left" w:pos="204"/>
                <w:tab w:val="center" w:pos="2553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6E54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29529EB0" wp14:editId="619E94E9">
                  <wp:extent cx="2728584" cy="1980000"/>
                  <wp:effectExtent l="0" t="0" r="0" b="127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Picture 4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 rot="10800000">
                            <a:off x="0" y="0"/>
                            <a:ext cx="2728584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10CB18D" w14:textId="77777777" w:rsidR="004A1995" w:rsidRPr="007C56EA" w:rsidRDefault="004A1995" w:rsidP="004A1995">
            <w:pPr>
              <w:pStyle w:val="ListParagraph"/>
              <w:numPr>
                <w:ilvl w:val="1"/>
                <w:numId w:val="1"/>
              </w:numPr>
              <w:tabs>
                <w:tab w:val="left" w:pos="204"/>
                <w:tab w:val="center" w:pos="2553"/>
              </w:tabs>
              <w:ind w:left="1067" w:hanging="57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7C56EA">
              <w:rPr>
                <w:rFonts w:ascii="Times New Roman" w:hAnsi="Times New Roman" w:cs="Times New Roman"/>
                <w:sz w:val="24"/>
                <w:szCs w:val="24"/>
              </w:rPr>
              <w:t>Pengukiuran Hasil pembubutan</w:t>
            </w:r>
          </w:p>
        </w:tc>
      </w:tr>
      <w:tr w:rsidR="004A1995" w14:paraId="3C7B004D" w14:textId="77777777" w:rsidTr="00D77663">
        <w:trPr>
          <w:trHeight w:val="28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56" w:type="dxa"/>
          </w:tcPr>
          <w:p w14:paraId="03DFCD62" w14:textId="77777777" w:rsidR="004A1995" w:rsidRDefault="004A1995" w:rsidP="00D77663">
            <w:pP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906251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1BC399B8" wp14:editId="39ECF0F9">
                  <wp:extent cx="1802706" cy="1980000"/>
                  <wp:effectExtent l="6350" t="0" r="0" b="0"/>
                  <wp:docPr id="66528" name="Picture 665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" name="Picture 10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1802706" cy="19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23" w:type="dxa"/>
          </w:tcPr>
          <w:p w14:paraId="3BD6DA21" w14:textId="77777777" w:rsidR="004A1995" w:rsidRDefault="004A1995" w:rsidP="00D7766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14:paraId="55C75B6B" w14:textId="77777777" w:rsidR="004A1995" w:rsidRDefault="004A1995" w:rsidP="004A1995">
      <w:pPr>
        <w:pStyle w:val="ListParagraph"/>
        <w:numPr>
          <w:ilvl w:val="1"/>
          <w:numId w:val="1"/>
        </w:numPr>
        <w:tabs>
          <w:tab w:val="left" w:pos="2040"/>
        </w:tabs>
        <w:ind w:left="851" w:hanging="578"/>
        <w:rPr>
          <w:rFonts w:ascii="Times New Roman" w:hAnsi="Times New Roman" w:cs="Times New Roman"/>
          <w:sz w:val="24"/>
          <w:szCs w:val="24"/>
        </w:rPr>
      </w:pPr>
      <w:r w:rsidRPr="007C56EA">
        <w:rPr>
          <w:rFonts w:ascii="Times New Roman" w:hAnsi="Times New Roman" w:cs="Times New Roman"/>
          <w:sz w:val="24"/>
          <w:szCs w:val="24"/>
        </w:rPr>
        <w:t>Pengukuran Hasil pembubutan</w:t>
      </w:r>
    </w:p>
    <w:p w14:paraId="5C0B02B8" w14:textId="77777777" w:rsidR="004A1995" w:rsidRPr="007C56EA" w:rsidRDefault="004A1995" w:rsidP="004A1995">
      <w:pPr>
        <w:tabs>
          <w:tab w:val="left" w:pos="2040"/>
        </w:tabs>
        <w:rPr>
          <w:rFonts w:ascii="Times New Roman" w:hAnsi="Times New Roman" w:cs="Times New Roman"/>
          <w:sz w:val="24"/>
          <w:szCs w:val="24"/>
        </w:rPr>
      </w:pPr>
    </w:p>
    <w:p w14:paraId="2D74276F" w14:textId="77777777" w:rsidR="004A1995" w:rsidRPr="00700C45" w:rsidRDefault="004A1995" w:rsidP="004A1995">
      <w:pPr>
        <w:pStyle w:val="ListParagraph"/>
        <w:spacing w:line="360" w:lineRule="auto"/>
        <w:ind w:left="0" w:firstLine="710"/>
        <w:rPr>
          <w:rFonts w:ascii="Times New Roman" w:hAnsi="Times New Roman" w:cs="Times New Roman"/>
          <w:sz w:val="24"/>
          <w:szCs w:val="24"/>
        </w:rPr>
      </w:pPr>
      <w:r w:rsidRPr="00700C45">
        <w:rPr>
          <w:rFonts w:ascii="Times New Roman" w:hAnsi="Times New Roman" w:cs="Times New Roman"/>
          <w:sz w:val="24"/>
          <w:szCs w:val="24"/>
        </w:rPr>
        <w:lastRenderedPageBreak/>
        <w:t>Untuk menemukan hasil prestentasi rata rata % sumbu X menggunakan rumus  hasil pengujian selama 3 kali  ditambahkan, hasil dari penambahan dibagi 3, hsil dari pembagian di bagi diameter bahan adalah 19 mm dan di kali 100% seperti cotoh dibawah ini:</w:t>
      </w:r>
    </w:p>
    <w:p w14:paraId="5C1997F4" w14:textId="77777777" w:rsidR="004A1995" w:rsidRDefault="004A1995" w:rsidP="004A1995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18,7+18.9+19,0) / 3/19 x 100% = </w:t>
      </w:r>
    </w:p>
    <w:p w14:paraId="5CE7422E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56,6 / 3 / 19 x 100%</w:t>
      </w:r>
    </w:p>
    <w:p w14:paraId="2EE2D70C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8,8 / 19 x 100%</w:t>
      </w:r>
    </w:p>
    <w:p w14:paraId="4F60B642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0,99 x 100%</w:t>
      </w:r>
    </w:p>
    <w:p w14:paraId="4C3CE615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9,29 %</w:t>
      </w:r>
    </w:p>
    <w:p w14:paraId="575380E1" w14:textId="77777777" w:rsidR="004A1995" w:rsidRDefault="004A1995" w:rsidP="004A1995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17,6+18,0+17,5) / 3/18 x 100% = </w:t>
      </w:r>
    </w:p>
    <w:p w14:paraId="39841BFE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53,1/ 3 / 18 x 100%</w:t>
      </w:r>
    </w:p>
    <w:p w14:paraId="1C32BA77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7,7 / 18 x 100%</w:t>
      </w:r>
    </w:p>
    <w:p w14:paraId="61281CE1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0,99 x 100%</w:t>
      </w:r>
    </w:p>
    <w:p w14:paraId="5AE8BFAD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8,33 %</w:t>
      </w:r>
    </w:p>
    <w:p w14:paraId="2E0E24D1" w14:textId="77777777" w:rsidR="004A1995" w:rsidRDefault="004A1995" w:rsidP="004A1995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16,2+16,7+16,9) / 3/17 x 100% = </w:t>
      </w:r>
    </w:p>
    <w:p w14:paraId="6FA73F03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49,8 / 3 / 17 x 100%</w:t>
      </w:r>
    </w:p>
    <w:p w14:paraId="7E29552A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6,6 / 17 x 100%</w:t>
      </w:r>
    </w:p>
    <w:p w14:paraId="12B52EDC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0,99 x 100%</w:t>
      </w:r>
    </w:p>
    <w:p w14:paraId="4BD3787A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7,64 %</w:t>
      </w:r>
    </w:p>
    <w:p w14:paraId="0AC1AFE6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dari 3 percobaan ditambah lalu dibagi 3 maka </w:t>
      </w:r>
      <w:r w:rsidRPr="00FA18FC">
        <w:rPr>
          <w:rFonts w:ascii="Times New Roman" w:hAnsi="Times New Roman" w:cs="Times New Roman"/>
          <w:sz w:val="24"/>
          <w:szCs w:val="24"/>
        </w:rPr>
        <w:t>Akur</w:t>
      </w:r>
      <w:r>
        <w:rPr>
          <w:rFonts w:ascii="Times New Roman" w:hAnsi="Times New Roman" w:cs="Times New Roman"/>
          <w:sz w:val="24"/>
          <w:szCs w:val="24"/>
        </w:rPr>
        <w:t>asi Ketepatan Pergerakan Sumbu X adalah 98,2%</w:t>
      </w:r>
    </w:p>
    <w:p w14:paraId="4385BA49" w14:textId="77777777" w:rsidR="004A1995" w:rsidRDefault="004A1995" w:rsidP="004A1995">
      <w:pPr>
        <w:spacing w:line="480" w:lineRule="auto"/>
        <w:ind w:firstLine="71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Untuk menemukan hasil prestentasi rata rata % sumbu  menggunakan rumus  hasil pengujian selama 3 kali  ditambahkan, hasil dari penambahan dibagi 3, hsil dari pembagian di bagi diameter bahan adalah 19 mm dan di kali 100% seperti cotoh dibawah ini:</w:t>
      </w:r>
    </w:p>
    <w:p w14:paraId="7C48510B" w14:textId="77777777" w:rsidR="004A1995" w:rsidRDefault="004A1995" w:rsidP="004A1995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5,0+4,6+4,9) / 3/5 x 100% = </w:t>
      </w:r>
    </w:p>
    <w:p w14:paraId="7D59FA9E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4,5 / 3 / 5 x 100%</w:t>
      </w:r>
    </w:p>
    <w:p w14:paraId="7FF087B0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4,83 / x 100%</w:t>
      </w:r>
    </w:p>
    <w:p w14:paraId="49927ABA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0,96 x 100%</w:t>
      </w:r>
    </w:p>
    <w:p w14:paraId="137AFAEE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6,66%</w:t>
      </w:r>
    </w:p>
    <w:p w14:paraId="6FF92944" w14:textId="77777777" w:rsidR="004A1995" w:rsidRDefault="004A1995" w:rsidP="004A1995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9,5+9,8+9,7) / 3/18 x 100% = </w:t>
      </w:r>
    </w:p>
    <w:p w14:paraId="44B1075F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29/ 3 / 10 x 100%</w:t>
      </w:r>
    </w:p>
    <w:p w14:paraId="5674901E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,66 / 10 x 100%</w:t>
      </w:r>
    </w:p>
    <w:p w14:paraId="50C9A91D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0,96 x 100%</w:t>
      </w:r>
    </w:p>
    <w:p w14:paraId="63698BAF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6,66 %</w:t>
      </w:r>
    </w:p>
    <w:p w14:paraId="6320A3B8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</w:p>
    <w:p w14:paraId="7635C04D" w14:textId="77777777" w:rsidR="004A1995" w:rsidRDefault="004A1995" w:rsidP="004A1995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14,4+14,7+14,9) / 3/15 x 100% = </w:t>
      </w:r>
    </w:p>
    <w:p w14:paraId="071F50D9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44 / 3 / 15 x 100%</w:t>
      </w:r>
    </w:p>
    <w:p w14:paraId="576D4682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4,6 / 15 x 100%</w:t>
      </w:r>
    </w:p>
    <w:p w14:paraId="1636D37A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0,97 x 100%</w:t>
      </w:r>
    </w:p>
    <w:p w14:paraId="505BB886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7,77%</w:t>
      </w:r>
    </w:p>
    <w:p w14:paraId="69C2D846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Hasil dari 3 percobaan ditambah lalu dibagi 3 maka </w:t>
      </w:r>
      <w:r w:rsidRPr="00FA18FC">
        <w:rPr>
          <w:rFonts w:ascii="Times New Roman" w:hAnsi="Times New Roman" w:cs="Times New Roman"/>
          <w:sz w:val="24"/>
          <w:szCs w:val="24"/>
        </w:rPr>
        <w:t>Akur</w:t>
      </w:r>
      <w:r>
        <w:rPr>
          <w:rFonts w:ascii="Times New Roman" w:hAnsi="Times New Roman" w:cs="Times New Roman"/>
          <w:sz w:val="24"/>
          <w:szCs w:val="24"/>
        </w:rPr>
        <w:t>asi Ketepatan Pergerakan Sumbu Z adalah 97,3</w:t>
      </w:r>
    </w:p>
    <w:p w14:paraId="72EFEF56" w14:textId="77777777" w:rsidR="004A1995" w:rsidRDefault="004A1995" w:rsidP="004A1995">
      <w:pPr>
        <w:pStyle w:val="ListParagraph"/>
        <w:spacing w:line="480" w:lineRule="auto"/>
        <w:ind w:left="1070"/>
        <w:rPr>
          <w:rFonts w:ascii="Times New Roman" w:hAnsi="Times New Roman" w:cs="Times New Roman"/>
          <w:sz w:val="24"/>
          <w:szCs w:val="24"/>
        </w:rPr>
      </w:pPr>
    </w:p>
    <w:p w14:paraId="79BDA462" w14:textId="77777777" w:rsidR="004A1995" w:rsidRDefault="004A1995" w:rsidP="004A199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TA PENGAMATAN RPM MESIN CNC</w:t>
      </w:r>
    </w:p>
    <w:p w14:paraId="7B584466" w14:textId="77777777" w:rsidR="004A1995" w:rsidRDefault="004A1995" w:rsidP="004A199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1"/>
        <w:gridCol w:w="1073"/>
        <w:gridCol w:w="879"/>
        <w:gridCol w:w="1559"/>
        <w:gridCol w:w="2151"/>
        <w:gridCol w:w="2088"/>
      </w:tblGrid>
      <w:tr w:rsidR="004A1995" w14:paraId="3612B9C0" w14:textId="77777777" w:rsidTr="00D77663">
        <w:tc>
          <w:tcPr>
            <w:tcW w:w="511" w:type="dxa"/>
          </w:tcPr>
          <w:p w14:paraId="0445068D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o </w:t>
            </w:r>
          </w:p>
        </w:tc>
        <w:tc>
          <w:tcPr>
            <w:tcW w:w="1073" w:type="dxa"/>
          </w:tcPr>
          <w:p w14:paraId="67190EAF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 (mm)</w:t>
            </w:r>
          </w:p>
        </w:tc>
        <w:tc>
          <w:tcPr>
            <w:tcW w:w="879" w:type="dxa"/>
          </w:tcPr>
          <w:p w14:paraId="47554A02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 (m)</w:t>
            </w:r>
          </w:p>
        </w:tc>
        <w:tc>
          <w:tcPr>
            <w:tcW w:w="1559" w:type="dxa"/>
          </w:tcPr>
          <w:p w14:paraId="2E0500ED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Fmin – Fmax </w:t>
            </w:r>
          </w:p>
        </w:tc>
        <w:tc>
          <w:tcPr>
            <w:tcW w:w="2151" w:type="dxa"/>
          </w:tcPr>
          <w:p w14:paraId="1101418B" w14:textId="77777777" w:rsidR="004A1995" w:rsidRPr="008A5087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 (Rpm)</w:t>
            </w:r>
          </w:p>
        </w:tc>
        <w:tc>
          <w:tcPr>
            <w:tcW w:w="2088" w:type="dxa"/>
          </w:tcPr>
          <w:p w14:paraId="783C22DF" w14:textId="77777777" w:rsidR="004A1995" w:rsidRPr="008A5087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 (H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</w:tr>
      <w:tr w:rsidR="004A1995" w14:paraId="1BEDCB33" w14:textId="77777777" w:rsidTr="00D77663">
        <w:tc>
          <w:tcPr>
            <w:tcW w:w="511" w:type="dxa"/>
          </w:tcPr>
          <w:p w14:paraId="076CD498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73" w:type="dxa"/>
          </w:tcPr>
          <w:p w14:paraId="75247686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79" w:type="dxa"/>
          </w:tcPr>
          <w:p w14:paraId="12E3F26F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0,02</w:t>
            </w:r>
          </w:p>
        </w:tc>
        <w:tc>
          <w:tcPr>
            <w:tcW w:w="1559" w:type="dxa"/>
          </w:tcPr>
          <w:p w14:paraId="4DD85AA0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1000-2000</w:t>
            </w:r>
          </w:p>
        </w:tc>
        <w:tc>
          <w:tcPr>
            <w:tcW w:w="2151" w:type="dxa"/>
          </w:tcPr>
          <w:p w14:paraId="00197EDA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000+1000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</m:oMath>
            <w:r w:rsidRPr="00410816">
              <w:rPr>
                <w:rFonts w:ascii="Times New Roman" w:eastAsiaTheme="minorEastAsia" w:hAnsi="Times New Roman" w:cs="Times New Roman"/>
                <w:sz w:val="24"/>
                <w:szCs w:val="24"/>
              </w:rPr>
              <w:t>1500</w:t>
            </w:r>
          </w:p>
        </w:tc>
        <w:tc>
          <w:tcPr>
            <w:tcW w:w="2088" w:type="dxa"/>
          </w:tcPr>
          <w:p w14:paraId="6D2412B0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500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60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</m:oMath>
            <w:r w:rsidRPr="00410816">
              <w:rPr>
                <w:rFonts w:ascii="Times New Roman" w:eastAsiaTheme="minorEastAsia" w:hAnsi="Times New Roman" w:cs="Times New Roman"/>
                <w:sz w:val="24"/>
                <w:szCs w:val="24"/>
              </w:rPr>
              <w:t>25</w:t>
            </w:r>
          </w:p>
        </w:tc>
      </w:tr>
      <w:tr w:rsidR="004A1995" w14:paraId="4455A18A" w14:textId="77777777" w:rsidTr="00D77663">
        <w:tc>
          <w:tcPr>
            <w:tcW w:w="511" w:type="dxa"/>
          </w:tcPr>
          <w:p w14:paraId="0C991BF4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73" w:type="dxa"/>
          </w:tcPr>
          <w:p w14:paraId="68D20A7F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79" w:type="dxa"/>
          </w:tcPr>
          <w:p w14:paraId="5CE9A671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0,02</w:t>
            </w:r>
          </w:p>
        </w:tc>
        <w:tc>
          <w:tcPr>
            <w:tcW w:w="1559" w:type="dxa"/>
          </w:tcPr>
          <w:p w14:paraId="0AA32401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000-3000</w:t>
            </w:r>
          </w:p>
        </w:tc>
        <w:tc>
          <w:tcPr>
            <w:tcW w:w="2151" w:type="dxa"/>
          </w:tcPr>
          <w:p w14:paraId="2FA903DF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3000+2000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</m:oMath>
            <w:r w:rsidRPr="00410816">
              <w:rPr>
                <w:rFonts w:ascii="Times New Roman" w:eastAsiaTheme="minorEastAsia" w:hAnsi="Times New Roman" w:cs="Times New Roman"/>
                <w:sz w:val="24"/>
                <w:szCs w:val="24"/>
              </w:rPr>
              <w:t>2500</w:t>
            </w:r>
          </w:p>
        </w:tc>
        <w:tc>
          <w:tcPr>
            <w:tcW w:w="2088" w:type="dxa"/>
          </w:tcPr>
          <w:p w14:paraId="02063CC2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500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60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= </m:t>
              </m:r>
            </m:oMath>
            <w:r w:rsidRPr="00410816">
              <w:rPr>
                <w:rFonts w:ascii="Times New Roman" w:eastAsiaTheme="minorEastAsia" w:hAnsi="Times New Roman" w:cs="Times New Roman"/>
                <w:sz w:val="24"/>
                <w:szCs w:val="24"/>
              </w:rPr>
              <w:t>41,6</w:t>
            </w:r>
          </w:p>
        </w:tc>
      </w:tr>
      <w:tr w:rsidR="004A1995" w14:paraId="2BF0E8CD" w14:textId="77777777" w:rsidTr="00D77663">
        <w:tc>
          <w:tcPr>
            <w:tcW w:w="511" w:type="dxa"/>
          </w:tcPr>
          <w:p w14:paraId="2422F46B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073" w:type="dxa"/>
          </w:tcPr>
          <w:p w14:paraId="6C0769B6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79" w:type="dxa"/>
          </w:tcPr>
          <w:p w14:paraId="736F57D6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0,02</w:t>
            </w:r>
          </w:p>
        </w:tc>
        <w:tc>
          <w:tcPr>
            <w:tcW w:w="1559" w:type="dxa"/>
          </w:tcPr>
          <w:p w14:paraId="11899C2A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4000-5000</w:t>
            </w:r>
          </w:p>
        </w:tc>
        <w:tc>
          <w:tcPr>
            <w:tcW w:w="2151" w:type="dxa"/>
          </w:tcPr>
          <w:p w14:paraId="6738AEA1" w14:textId="77777777" w:rsidR="004A1995" w:rsidRPr="00410816" w:rsidRDefault="004A1995" w:rsidP="00D77663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m:oMath>
              <m:f>
                <m:f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5000+3000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</m:oMath>
            <w:r w:rsidRPr="00410816">
              <w:rPr>
                <w:rFonts w:ascii="Times New Roman" w:eastAsia="Calibri" w:hAnsi="Times New Roman" w:cs="Times New Roman"/>
                <w:sz w:val="24"/>
                <w:szCs w:val="24"/>
              </w:rPr>
              <w:t>4000</w:t>
            </w:r>
          </w:p>
        </w:tc>
        <w:tc>
          <w:tcPr>
            <w:tcW w:w="2088" w:type="dxa"/>
          </w:tcPr>
          <w:p w14:paraId="0490393F" w14:textId="77777777" w:rsidR="004A1995" w:rsidRPr="00410816" w:rsidRDefault="004A1995" w:rsidP="00D77663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m:oMath>
              <m:f>
                <m:fPr>
                  <m:ctrlP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4000</m:t>
                  </m:r>
                </m:num>
                <m:den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60</m:t>
                  </m:r>
                </m:den>
              </m:f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= 66</m:t>
              </m:r>
            </m:oMath>
            <w:r w:rsidRPr="00410816">
              <w:rPr>
                <w:rFonts w:ascii="Times New Roman" w:eastAsia="Calibri" w:hAnsi="Times New Roman" w:cs="Times New Roman"/>
                <w:sz w:val="24"/>
                <w:szCs w:val="24"/>
              </w:rPr>
              <w:t>,6</w:t>
            </w:r>
          </w:p>
        </w:tc>
      </w:tr>
    </w:tbl>
    <w:p w14:paraId="541FBBD1" w14:textId="77777777" w:rsidR="004A1995" w:rsidRDefault="004A1995" w:rsidP="004A199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075155E" w14:textId="77777777" w:rsidR="004A1995" w:rsidRDefault="004A1995" w:rsidP="004A199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TA KECEPATAN MESIN CNC</w:t>
      </w:r>
    </w:p>
    <w:p w14:paraId="06C1AC31" w14:textId="77777777" w:rsidR="004A1995" w:rsidRDefault="004A1995" w:rsidP="004A199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1161"/>
        <w:gridCol w:w="1533"/>
        <w:gridCol w:w="1984"/>
      </w:tblGrid>
      <w:tr w:rsidR="004A1995" w14:paraId="36FFDA44" w14:textId="77777777" w:rsidTr="00D77663">
        <w:tc>
          <w:tcPr>
            <w:tcW w:w="562" w:type="dxa"/>
          </w:tcPr>
          <w:p w14:paraId="4EF77CA3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o </w:t>
            </w:r>
          </w:p>
        </w:tc>
        <w:tc>
          <w:tcPr>
            <w:tcW w:w="1161" w:type="dxa"/>
          </w:tcPr>
          <w:p w14:paraId="077552D5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ω </m:t>
              </m:r>
              <m:r>
                <m:rPr>
                  <m:sty m:val="bi"/>
                </m:rPr>
                <w:rPr>
                  <w:rFonts w:ascii="Cambria Math" w:hAnsi="Times New Roman" w:cs="Times New Roman"/>
                  <w:sz w:val="24"/>
                  <w:szCs w:val="24"/>
                </w:rPr>
                <m:t>(</m:t>
              </m:r>
            </m:oMath>
            <w:r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rad/s)</w:t>
            </w:r>
          </w:p>
        </w:tc>
        <w:tc>
          <w:tcPr>
            <w:tcW w:w="1533" w:type="dxa"/>
          </w:tcPr>
          <w:p w14:paraId="3AF77225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(m)</w:t>
            </w:r>
          </w:p>
        </w:tc>
        <w:tc>
          <w:tcPr>
            <w:tcW w:w="1984" w:type="dxa"/>
          </w:tcPr>
          <w:p w14:paraId="41E2DB32" w14:textId="77777777" w:rsidR="004A1995" w:rsidRDefault="004A1995" w:rsidP="00D77663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(m/s)</w:t>
            </w:r>
          </w:p>
        </w:tc>
      </w:tr>
      <w:tr w:rsidR="004A1995" w14:paraId="65AF1ED5" w14:textId="77777777" w:rsidTr="00D77663">
        <w:tc>
          <w:tcPr>
            <w:tcW w:w="562" w:type="dxa"/>
          </w:tcPr>
          <w:p w14:paraId="10653906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61" w:type="dxa"/>
          </w:tcPr>
          <w:p w14:paraId="16495840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157</w:t>
            </w:r>
          </w:p>
        </w:tc>
        <w:tc>
          <w:tcPr>
            <w:tcW w:w="1533" w:type="dxa"/>
          </w:tcPr>
          <w:p w14:paraId="16CB4427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0,01</w:t>
            </w:r>
          </w:p>
        </w:tc>
        <w:tc>
          <w:tcPr>
            <w:tcW w:w="1984" w:type="dxa"/>
          </w:tcPr>
          <w:p w14:paraId="0F0248CA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1,57</w:t>
            </w:r>
          </w:p>
        </w:tc>
      </w:tr>
      <w:tr w:rsidR="004A1995" w14:paraId="2B5DE234" w14:textId="77777777" w:rsidTr="00D77663">
        <w:tc>
          <w:tcPr>
            <w:tcW w:w="562" w:type="dxa"/>
          </w:tcPr>
          <w:p w14:paraId="0A3ECD17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61" w:type="dxa"/>
          </w:tcPr>
          <w:p w14:paraId="264E9A90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61,2</w:t>
            </w:r>
          </w:p>
        </w:tc>
        <w:tc>
          <w:tcPr>
            <w:tcW w:w="1533" w:type="dxa"/>
          </w:tcPr>
          <w:p w14:paraId="308C4A6C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0,01</w:t>
            </w:r>
          </w:p>
        </w:tc>
        <w:tc>
          <w:tcPr>
            <w:tcW w:w="1984" w:type="dxa"/>
          </w:tcPr>
          <w:p w14:paraId="110FEF59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2,612</w:t>
            </w:r>
          </w:p>
        </w:tc>
      </w:tr>
      <w:tr w:rsidR="004A1995" w14:paraId="71DE35E7" w14:textId="77777777" w:rsidTr="00D77663">
        <w:tc>
          <w:tcPr>
            <w:tcW w:w="562" w:type="dxa"/>
          </w:tcPr>
          <w:p w14:paraId="4BBBB98F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61" w:type="dxa"/>
          </w:tcPr>
          <w:p w14:paraId="7BCA8687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418,2</w:t>
            </w:r>
          </w:p>
        </w:tc>
        <w:tc>
          <w:tcPr>
            <w:tcW w:w="1533" w:type="dxa"/>
          </w:tcPr>
          <w:p w14:paraId="2397D23F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0,01</w:t>
            </w:r>
          </w:p>
        </w:tc>
        <w:tc>
          <w:tcPr>
            <w:tcW w:w="1984" w:type="dxa"/>
          </w:tcPr>
          <w:p w14:paraId="12696F44" w14:textId="77777777" w:rsidR="004A1995" w:rsidRPr="00410816" w:rsidRDefault="004A1995" w:rsidP="00D7766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10816">
              <w:rPr>
                <w:rFonts w:ascii="Times New Roman" w:hAnsi="Times New Roman" w:cs="Times New Roman"/>
                <w:sz w:val="24"/>
                <w:szCs w:val="24"/>
              </w:rPr>
              <w:t>4,182</w:t>
            </w:r>
          </w:p>
        </w:tc>
      </w:tr>
    </w:tbl>
    <w:p w14:paraId="74C6D394" w14:textId="77777777" w:rsidR="004A1995" w:rsidRPr="00412874" w:rsidRDefault="004A1995" w:rsidP="004A1995">
      <w:pPr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0AAFCDEE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ω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2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π.ƒ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6,28.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ƒ</m:t>
        </m:r>
      </m:oMath>
    </w:p>
    <w:p w14:paraId="157BCC00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π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3,14</w:t>
      </w:r>
    </w:p>
    <w:p w14:paraId="494DD9BE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ω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 Kecepatan rotasi (rad/s)</w:t>
      </w:r>
    </w:p>
    <w:p w14:paraId="4AA71B46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10816">
        <w:rPr>
          <w:rFonts w:ascii="Times New Roman" w:eastAsiaTheme="minorEastAsia" w:hAnsi="Times New Roman" w:cs="Times New Roman"/>
          <w:sz w:val="24"/>
          <w:szCs w:val="24"/>
        </w:rPr>
        <w:t xml:space="preserve">V= Kecepatan linier (m/s) </w:t>
      </w:r>
    </w:p>
    <w:p w14:paraId="07CE30B0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10816">
        <w:rPr>
          <w:rFonts w:ascii="Times New Roman" w:eastAsiaTheme="minorEastAsia" w:hAnsi="Times New Roman" w:cs="Times New Roman"/>
          <w:sz w:val="24"/>
          <w:szCs w:val="24"/>
        </w:rPr>
        <w:t xml:space="preserve">V=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ω.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R</w:t>
      </w:r>
    </w:p>
    <w:p w14:paraId="0C2E84C4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10816">
        <w:rPr>
          <w:rFonts w:ascii="Times New Roman" w:eastAsiaTheme="minorEastAsia" w:hAnsi="Times New Roman" w:cs="Times New Roman"/>
          <w:sz w:val="24"/>
          <w:szCs w:val="24"/>
        </w:rPr>
        <w:t xml:space="preserve">R =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den>
        </m:f>
      </m:oMath>
    </w:p>
    <w:p w14:paraId="6FA808D9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10816">
        <w:rPr>
          <w:rFonts w:ascii="Times New Roman" w:eastAsiaTheme="minorEastAsia" w:hAnsi="Times New Roman" w:cs="Times New Roman"/>
          <w:sz w:val="24"/>
          <w:szCs w:val="24"/>
        </w:rPr>
        <w:t xml:space="preserve">Perhitungan </w:t>
      </w:r>
    </w:p>
    <w:p w14:paraId="1C686F23" w14:textId="77777777" w:rsidR="004A1995" w:rsidRPr="00410816" w:rsidRDefault="004A1995" w:rsidP="004A1995">
      <w:pPr>
        <w:pStyle w:val="ListParagraph"/>
        <w:numPr>
          <w:ilvl w:val="1"/>
          <w:numId w:val="1"/>
        </w:numPr>
        <w:ind w:left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ω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2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π.ƒ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 2x3,14x25=1,57</w:t>
      </w:r>
    </w:p>
    <w:p w14:paraId="6D7C4065" w14:textId="77777777" w:rsidR="004A1995" w:rsidRPr="00410816" w:rsidRDefault="004A1995" w:rsidP="004A1995">
      <w:pPr>
        <w:pStyle w:val="ListParagraph"/>
        <w:numPr>
          <w:ilvl w:val="1"/>
          <w:numId w:val="1"/>
        </w:numPr>
        <w:ind w:left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ω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2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π.ƒ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 2x3,14x41,6=261,2</w:t>
      </w:r>
    </w:p>
    <w:p w14:paraId="52BF42C0" w14:textId="77777777" w:rsidR="004A1995" w:rsidRPr="00410816" w:rsidRDefault="004A1995" w:rsidP="004A1995">
      <w:pPr>
        <w:pStyle w:val="ListParagraph"/>
        <w:numPr>
          <w:ilvl w:val="1"/>
          <w:numId w:val="1"/>
        </w:numPr>
        <w:ind w:left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ω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2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π.ƒ</m:t>
        </m:r>
      </m:oMath>
      <w:r w:rsidRPr="00410816">
        <w:rPr>
          <w:rFonts w:ascii="Times New Roman" w:eastAsiaTheme="minorEastAsia" w:hAnsi="Times New Roman" w:cs="Times New Roman"/>
          <w:sz w:val="24"/>
          <w:szCs w:val="24"/>
        </w:rPr>
        <w:t>= 2x3,14x66,6=418,2</w:t>
      </w:r>
    </w:p>
    <w:p w14:paraId="0E70947F" w14:textId="77777777" w:rsidR="004A1995" w:rsidRPr="00410816" w:rsidRDefault="004A1995" w:rsidP="004A1995">
      <w:pPr>
        <w:pStyle w:val="ListParagraph"/>
        <w:ind w:left="851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0FFD9053" w14:textId="77777777" w:rsidR="004A1995" w:rsidRPr="00410816" w:rsidRDefault="004A1995" w:rsidP="004A1995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0D967EDF" w14:textId="77777777" w:rsidR="004A1995" w:rsidRDefault="004A1995" w:rsidP="004A1995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16DE8">
        <w:rPr>
          <w:rFonts w:ascii="Times New Roman" w:hAnsi="Times New Roman" w:cs="Times New Roman"/>
          <w:b/>
          <w:bCs/>
          <w:sz w:val="24"/>
          <w:szCs w:val="24"/>
        </w:rPr>
        <w:t xml:space="preserve">Spesifikasi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dan komponen </w:t>
      </w:r>
      <w:r w:rsidRPr="00116DE8">
        <w:rPr>
          <w:rFonts w:ascii="Times New Roman" w:hAnsi="Times New Roman" w:cs="Times New Roman"/>
          <w:b/>
          <w:bCs/>
          <w:sz w:val="24"/>
          <w:szCs w:val="24"/>
        </w:rPr>
        <w:t>Mesin C</w:t>
      </w:r>
      <w:r>
        <w:rPr>
          <w:rFonts w:ascii="Times New Roman" w:hAnsi="Times New Roman" w:cs="Times New Roman"/>
          <w:b/>
          <w:bCs/>
          <w:sz w:val="24"/>
          <w:szCs w:val="24"/>
        </w:rPr>
        <w:t>NC</w:t>
      </w:r>
      <w:r w:rsidRPr="00116DE8">
        <w:rPr>
          <w:rFonts w:ascii="Times New Roman" w:hAnsi="Times New Roman" w:cs="Times New Roman"/>
          <w:b/>
          <w:bCs/>
          <w:sz w:val="24"/>
          <w:szCs w:val="24"/>
        </w:rPr>
        <w:t xml:space="preserve"> Lathe Mini 2 Axi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620"/>
        <w:gridCol w:w="2125"/>
        <w:gridCol w:w="1078"/>
        <w:gridCol w:w="2126"/>
        <w:gridCol w:w="2312"/>
      </w:tblGrid>
      <w:tr w:rsidR="004A1995" w:rsidRPr="004617DC" w14:paraId="1BB43EE3" w14:textId="77777777" w:rsidTr="00D77663">
        <w:tc>
          <w:tcPr>
            <w:tcW w:w="8261" w:type="dxa"/>
            <w:gridSpan w:val="5"/>
          </w:tcPr>
          <w:p w14:paraId="618DE5C2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ftar Komponen, Spesifikasi dan Fungsi masing”  Komponen</w:t>
            </w:r>
          </w:p>
        </w:tc>
      </w:tr>
      <w:tr w:rsidR="004A1995" w:rsidRPr="004617DC" w14:paraId="5533B472" w14:textId="77777777" w:rsidTr="00D77663">
        <w:tc>
          <w:tcPr>
            <w:tcW w:w="620" w:type="dxa"/>
            <w:vAlign w:val="center"/>
          </w:tcPr>
          <w:p w14:paraId="6CDD4428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2125" w:type="dxa"/>
            <w:vAlign w:val="center"/>
          </w:tcPr>
          <w:p w14:paraId="7F8CAD7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Komponen</w:t>
            </w:r>
          </w:p>
        </w:tc>
        <w:tc>
          <w:tcPr>
            <w:tcW w:w="1078" w:type="dxa"/>
            <w:vAlign w:val="center"/>
          </w:tcPr>
          <w:p w14:paraId="52E87118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umlah</w:t>
            </w:r>
          </w:p>
        </w:tc>
        <w:tc>
          <w:tcPr>
            <w:tcW w:w="2126" w:type="dxa"/>
            <w:vAlign w:val="center"/>
          </w:tcPr>
          <w:p w14:paraId="3A479A15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pesifikasi Ukuran Mm</w:t>
            </w:r>
          </w:p>
        </w:tc>
        <w:tc>
          <w:tcPr>
            <w:tcW w:w="2312" w:type="dxa"/>
            <w:vAlign w:val="center"/>
          </w:tcPr>
          <w:p w14:paraId="67EEF4D6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ungsi</w:t>
            </w:r>
          </w:p>
        </w:tc>
      </w:tr>
      <w:tr w:rsidR="004A1995" w:rsidRPr="004617DC" w14:paraId="42D249A9" w14:textId="77777777" w:rsidTr="00D77663">
        <w:tc>
          <w:tcPr>
            <w:tcW w:w="620" w:type="dxa"/>
            <w:vAlign w:val="center"/>
          </w:tcPr>
          <w:p w14:paraId="3B9E592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5" w:type="dxa"/>
            <w:vAlign w:val="center"/>
          </w:tcPr>
          <w:p w14:paraId="44CFCC12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Alumunium Profile</w:t>
            </w:r>
          </w:p>
        </w:tc>
        <w:tc>
          <w:tcPr>
            <w:tcW w:w="1078" w:type="dxa"/>
            <w:vAlign w:val="center"/>
          </w:tcPr>
          <w:p w14:paraId="72D49545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  <w:vAlign w:val="center"/>
          </w:tcPr>
          <w:p w14:paraId="606F63E3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 400, L=80, T=20</w:t>
            </w:r>
          </w:p>
        </w:tc>
        <w:tc>
          <w:tcPr>
            <w:tcW w:w="2312" w:type="dxa"/>
            <w:vAlign w:val="center"/>
          </w:tcPr>
          <w:p w14:paraId="2C57E3FE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rangka Z</w:t>
            </w:r>
            <w:r w:rsidRPr="004617D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xis Assembly</w:t>
            </w:r>
          </w:p>
        </w:tc>
      </w:tr>
      <w:tr w:rsidR="004A1995" w:rsidRPr="004617DC" w14:paraId="34F823BC" w14:textId="77777777" w:rsidTr="00D77663">
        <w:tc>
          <w:tcPr>
            <w:tcW w:w="620" w:type="dxa"/>
            <w:vAlign w:val="center"/>
          </w:tcPr>
          <w:p w14:paraId="1860AFB0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5" w:type="dxa"/>
            <w:vAlign w:val="center"/>
          </w:tcPr>
          <w:p w14:paraId="5040BDDD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Alumunium Profile</w:t>
            </w:r>
          </w:p>
        </w:tc>
        <w:tc>
          <w:tcPr>
            <w:tcW w:w="1078" w:type="dxa"/>
            <w:vAlign w:val="center"/>
          </w:tcPr>
          <w:p w14:paraId="5EC0B9B3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22A0EFE1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 110, L=80, T=20</w:t>
            </w:r>
          </w:p>
        </w:tc>
        <w:tc>
          <w:tcPr>
            <w:tcW w:w="2312" w:type="dxa"/>
            <w:vAlign w:val="center"/>
          </w:tcPr>
          <w:p w14:paraId="131F5B24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dudukan Spindle Assembly</w:t>
            </w:r>
          </w:p>
        </w:tc>
      </w:tr>
      <w:tr w:rsidR="004A1995" w:rsidRPr="004617DC" w14:paraId="161C6721" w14:textId="77777777" w:rsidTr="00D77663">
        <w:trPr>
          <w:trHeight w:val="183"/>
        </w:trPr>
        <w:tc>
          <w:tcPr>
            <w:tcW w:w="620" w:type="dxa"/>
            <w:vAlign w:val="center"/>
          </w:tcPr>
          <w:p w14:paraId="2E7FAAD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125" w:type="dxa"/>
            <w:vAlign w:val="center"/>
          </w:tcPr>
          <w:p w14:paraId="72CA58F0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Linaer Rail Guide</w:t>
            </w:r>
          </w:p>
        </w:tc>
        <w:tc>
          <w:tcPr>
            <w:tcW w:w="1078" w:type="dxa"/>
            <w:vAlign w:val="center"/>
          </w:tcPr>
          <w:p w14:paraId="57C2F708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  <w:vAlign w:val="center"/>
          </w:tcPr>
          <w:p w14:paraId="6D8BD3E2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300, L=12, T= 8</w:t>
            </w:r>
          </w:p>
        </w:tc>
        <w:tc>
          <w:tcPr>
            <w:tcW w:w="2312" w:type="dxa"/>
            <w:vAlign w:val="center"/>
          </w:tcPr>
          <w:p w14:paraId="284C671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l rail Z Axis Assembly</w:t>
            </w:r>
          </w:p>
        </w:tc>
      </w:tr>
      <w:tr w:rsidR="004A1995" w:rsidRPr="004617DC" w14:paraId="40AD0DCC" w14:textId="77777777" w:rsidTr="00D77663">
        <w:tc>
          <w:tcPr>
            <w:tcW w:w="620" w:type="dxa"/>
            <w:vAlign w:val="center"/>
          </w:tcPr>
          <w:p w14:paraId="5AAD1B2D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125" w:type="dxa"/>
            <w:vAlign w:val="center"/>
          </w:tcPr>
          <w:p w14:paraId="3DF88469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Mgn 12h</w:t>
            </w:r>
          </w:p>
        </w:tc>
        <w:tc>
          <w:tcPr>
            <w:tcW w:w="1078" w:type="dxa"/>
            <w:vAlign w:val="center"/>
          </w:tcPr>
          <w:p w14:paraId="01FC7BAD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126" w:type="dxa"/>
            <w:vAlign w:val="center"/>
          </w:tcPr>
          <w:p w14:paraId="4E2152E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44, L=10, T=27</w:t>
            </w:r>
          </w:p>
        </w:tc>
        <w:tc>
          <w:tcPr>
            <w:tcW w:w="2312" w:type="dxa"/>
            <w:vAlign w:val="center"/>
          </w:tcPr>
          <w:p w14:paraId="6F76EE9E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gerak Z dan X Axis</w:t>
            </w:r>
          </w:p>
        </w:tc>
      </w:tr>
      <w:tr w:rsidR="004A1995" w:rsidRPr="004617DC" w14:paraId="78143556" w14:textId="77777777" w:rsidTr="00D77663">
        <w:tc>
          <w:tcPr>
            <w:tcW w:w="620" w:type="dxa"/>
            <w:vAlign w:val="center"/>
          </w:tcPr>
          <w:p w14:paraId="49F72240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125" w:type="dxa"/>
            <w:vAlign w:val="center"/>
          </w:tcPr>
          <w:p w14:paraId="28E9D49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Bracket Corner</w:t>
            </w:r>
          </w:p>
        </w:tc>
        <w:tc>
          <w:tcPr>
            <w:tcW w:w="1078" w:type="dxa"/>
            <w:vAlign w:val="center"/>
          </w:tcPr>
          <w:p w14:paraId="2D8E129B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126" w:type="dxa"/>
            <w:vAlign w:val="center"/>
          </w:tcPr>
          <w:p w14:paraId="3E6C850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 38, L=38, T= 17</w:t>
            </w:r>
          </w:p>
        </w:tc>
        <w:tc>
          <w:tcPr>
            <w:tcW w:w="2312" w:type="dxa"/>
            <w:vAlign w:val="center"/>
          </w:tcPr>
          <w:p w14:paraId="6438F4C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abung alumunium profile</w:t>
            </w:r>
          </w:p>
        </w:tc>
      </w:tr>
      <w:tr w:rsidR="004A1995" w:rsidRPr="004617DC" w14:paraId="10106B6C" w14:textId="77777777" w:rsidTr="00D77663">
        <w:tc>
          <w:tcPr>
            <w:tcW w:w="620" w:type="dxa"/>
            <w:vAlign w:val="center"/>
          </w:tcPr>
          <w:p w14:paraId="3A4F0E6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125" w:type="dxa"/>
            <w:vAlign w:val="center"/>
          </w:tcPr>
          <w:p w14:paraId="05E8E130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Dudukan Stapper Motor Z Axis</w:t>
            </w:r>
          </w:p>
        </w:tc>
        <w:tc>
          <w:tcPr>
            <w:tcW w:w="1078" w:type="dxa"/>
            <w:vAlign w:val="center"/>
          </w:tcPr>
          <w:p w14:paraId="52139866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54CA501A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 150, L = 110, T= 5</w:t>
            </w:r>
          </w:p>
        </w:tc>
        <w:tc>
          <w:tcPr>
            <w:tcW w:w="2312" w:type="dxa"/>
            <w:vAlign w:val="center"/>
          </w:tcPr>
          <w:p w14:paraId="706FE77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dudukan stapper motor</w:t>
            </w:r>
          </w:p>
        </w:tc>
      </w:tr>
      <w:tr w:rsidR="004A1995" w:rsidRPr="004617DC" w14:paraId="66C12676" w14:textId="77777777" w:rsidTr="00D77663">
        <w:tc>
          <w:tcPr>
            <w:tcW w:w="620" w:type="dxa"/>
            <w:vAlign w:val="center"/>
          </w:tcPr>
          <w:p w14:paraId="60F5CCF3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125" w:type="dxa"/>
            <w:vAlign w:val="center"/>
          </w:tcPr>
          <w:p w14:paraId="50C46164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Akrilik Z Axis</w:t>
            </w:r>
          </w:p>
        </w:tc>
        <w:tc>
          <w:tcPr>
            <w:tcW w:w="1078" w:type="dxa"/>
            <w:vAlign w:val="center"/>
          </w:tcPr>
          <w:p w14:paraId="18D90E60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5A093292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157, L = 87 T= 5</w:t>
            </w:r>
          </w:p>
        </w:tc>
        <w:tc>
          <w:tcPr>
            <w:tcW w:w="2312" w:type="dxa"/>
            <w:vAlign w:val="center"/>
          </w:tcPr>
          <w:p w14:paraId="2DE5DFA2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hubung antara Z Axis dan X Axis</w:t>
            </w:r>
          </w:p>
        </w:tc>
      </w:tr>
      <w:tr w:rsidR="004A1995" w:rsidRPr="004617DC" w14:paraId="02A41A40" w14:textId="77777777" w:rsidTr="00D77663">
        <w:tc>
          <w:tcPr>
            <w:tcW w:w="620" w:type="dxa"/>
            <w:vAlign w:val="center"/>
          </w:tcPr>
          <w:p w14:paraId="1AED6A31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125" w:type="dxa"/>
            <w:vAlign w:val="center"/>
          </w:tcPr>
          <w:p w14:paraId="210F8DCE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tepper Motor</w:t>
            </w:r>
          </w:p>
        </w:tc>
        <w:tc>
          <w:tcPr>
            <w:tcW w:w="1078" w:type="dxa"/>
            <w:vAlign w:val="center"/>
          </w:tcPr>
          <w:p w14:paraId="6CBFCD8F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  <w:vAlign w:val="center"/>
          </w:tcPr>
          <w:p w14:paraId="153DC9D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NEMA 23</w:t>
            </w:r>
          </w:p>
        </w:tc>
        <w:tc>
          <w:tcPr>
            <w:tcW w:w="2312" w:type="dxa"/>
            <w:vAlign w:val="center"/>
          </w:tcPr>
          <w:p w14:paraId="7E75A767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gerak lead screw</w:t>
            </w:r>
          </w:p>
        </w:tc>
      </w:tr>
      <w:tr w:rsidR="004A1995" w:rsidRPr="004617DC" w14:paraId="6D4B1543" w14:textId="77777777" w:rsidTr="00D77663">
        <w:tc>
          <w:tcPr>
            <w:tcW w:w="620" w:type="dxa"/>
            <w:vAlign w:val="center"/>
          </w:tcPr>
          <w:p w14:paraId="6C8FB83A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125" w:type="dxa"/>
            <w:vAlign w:val="center"/>
          </w:tcPr>
          <w:p w14:paraId="609B8501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 xml:space="preserve">Jaw Coupling </w:t>
            </w:r>
          </w:p>
        </w:tc>
        <w:tc>
          <w:tcPr>
            <w:tcW w:w="1078" w:type="dxa"/>
            <w:vAlign w:val="center"/>
          </w:tcPr>
          <w:p w14:paraId="494A528D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  <w:vAlign w:val="center"/>
          </w:tcPr>
          <w:p w14:paraId="434DC73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XB D20 L26 8X6 MM</w:t>
            </w:r>
          </w:p>
        </w:tc>
        <w:tc>
          <w:tcPr>
            <w:tcW w:w="2312" w:type="dxa"/>
            <w:vAlign w:val="center"/>
          </w:tcPr>
          <w:p w14:paraId="19E124BD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hibung stepper motor dan lead screw</w:t>
            </w:r>
          </w:p>
        </w:tc>
      </w:tr>
      <w:tr w:rsidR="004A1995" w:rsidRPr="004617DC" w14:paraId="1F3C6346" w14:textId="77777777" w:rsidTr="00D77663">
        <w:tc>
          <w:tcPr>
            <w:tcW w:w="620" w:type="dxa"/>
            <w:vAlign w:val="center"/>
          </w:tcPr>
          <w:p w14:paraId="747BAACA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125" w:type="dxa"/>
            <w:vAlign w:val="center"/>
          </w:tcPr>
          <w:p w14:paraId="47540689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Nut Hausing</w:t>
            </w:r>
          </w:p>
        </w:tc>
        <w:tc>
          <w:tcPr>
            <w:tcW w:w="1078" w:type="dxa"/>
            <w:vAlign w:val="center"/>
          </w:tcPr>
          <w:p w14:paraId="7D8B990C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  <w:vAlign w:val="center"/>
          </w:tcPr>
          <w:p w14:paraId="6F7B550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T8 NUT P= 35, L= 30,T=20</w:t>
            </w:r>
          </w:p>
        </w:tc>
        <w:tc>
          <w:tcPr>
            <w:tcW w:w="2312" w:type="dxa"/>
            <w:vAlign w:val="center"/>
          </w:tcPr>
          <w:p w14:paraId="697A9894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hunung penggerak dari stepper motor Z dan X Axis</w:t>
            </w:r>
          </w:p>
        </w:tc>
      </w:tr>
      <w:tr w:rsidR="004A1995" w:rsidRPr="004617DC" w14:paraId="167F780E" w14:textId="77777777" w:rsidTr="00D77663">
        <w:tc>
          <w:tcPr>
            <w:tcW w:w="620" w:type="dxa"/>
            <w:vAlign w:val="center"/>
          </w:tcPr>
          <w:p w14:paraId="6AB9316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2125" w:type="dxa"/>
            <w:vAlign w:val="center"/>
          </w:tcPr>
          <w:p w14:paraId="5DA9D087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Lead Screw</w:t>
            </w:r>
          </w:p>
        </w:tc>
        <w:tc>
          <w:tcPr>
            <w:tcW w:w="1078" w:type="dxa"/>
            <w:vAlign w:val="center"/>
          </w:tcPr>
          <w:p w14:paraId="56B1B225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6" w:type="dxa"/>
            <w:vAlign w:val="center"/>
          </w:tcPr>
          <w:p w14:paraId="7A0C0CE1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T8 NUT P=350</w:t>
            </w:r>
          </w:p>
        </w:tc>
        <w:tc>
          <w:tcPr>
            <w:tcW w:w="2312" w:type="dxa"/>
            <w:vAlign w:val="center"/>
          </w:tcPr>
          <w:p w14:paraId="3B5712F8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gerak Z dan X Axis</w:t>
            </w:r>
          </w:p>
        </w:tc>
      </w:tr>
      <w:tr w:rsidR="004A1995" w:rsidRPr="004617DC" w14:paraId="4F19E77C" w14:textId="77777777" w:rsidTr="00D77663">
        <w:tc>
          <w:tcPr>
            <w:tcW w:w="620" w:type="dxa"/>
            <w:vAlign w:val="center"/>
          </w:tcPr>
          <w:p w14:paraId="332D8143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2125" w:type="dxa"/>
            <w:vAlign w:val="center"/>
          </w:tcPr>
          <w:p w14:paraId="73C4A873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Alumunium C Beam</w:t>
            </w:r>
          </w:p>
        </w:tc>
        <w:tc>
          <w:tcPr>
            <w:tcW w:w="1078" w:type="dxa"/>
            <w:vAlign w:val="center"/>
          </w:tcPr>
          <w:p w14:paraId="5A7F3E0F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5E7CB012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 = 80, L= 40, T =20</w:t>
            </w:r>
          </w:p>
        </w:tc>
        <w:tc>
          <w:tcPr>
            <w:tcW w:w="2312" w:type="dxa"/>
            <w:vAlign w:val="center"/>
          </w:tcPr>
          <w:p w14:paraId="707B8E95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rangka X Axis Assembly</w:t>
            </w:r>
          </w:p>
        </w:tc>
      </w:tr>
      <w:tr w:rsidR="004A1995" w:rsidRPr="004617DC" w14:paraId="713AB795" w14:textId="77777777" w:rsidTr="00D77663">
        <w:tc>
          <w:tcPr>
            <w:tcW w:w="620" w:type="dxa"/>
            <w:vAlign w:val="center"/>
          </w:tcPr>
          <w:p w14:paraId="2FD2558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3</w:t>
            </w:r>
          </w:p>
        </w:tc>
        <w:tc>
          <w:tcPr>
            <w:tcW w:w="2125" w:type="dxa"/>
            <w:vAlign w:val="center"/>
          </w:tcPr>
          <w:p w14:paraId="332872A4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Dudukan Stepper Motor X Axis</w:t>
            </w:r>
          </w:p>
        </w:tc>
        <w:tc>
          <w:tcPr>
            <w:tcW w:w="1078" w:type="dxa"/>
            <w:vAlign w:val="center"/>
          </w:tcPr>
          <w:p w14:paraId="31C2B972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16512947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 80 L= 60, T = 5</w:t>
            </w:r>
          </w:p>
        </w:tc>
        <w:tc>
          <w:tcPr>
            <w:tcW w:w="2312" w:type="dxa"/>
            <w:vAlign w:val="center"/>
          </w:tcPr>
          <w:p w14:paraId="42A93A9F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dudukan stapper motor</w:t>
            </w:r>
          </w:p>
        </w:tc>
      </w:tr>
      <w:tr w:rsidR="004A1995" w:rsidRPr="004617DC" w14:paraId="3FC61F38" w14:textId="77777777" w:rsidTr="00D77663">
        <w:tc>
          <w:tcPr>
            <w:tcW w:w="620" w:type="dxa"/>
            <w:vAlign w:val="center"/>
          </w:tcPr>
          <w:p w14:paraId="74A1B674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2125" w:type="dxa"/>
            <w:vAlign w:val="center"/>
          </w:tcPr>
          <w:p w14:paraId="7AE16C8F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Tool Post</w:t>
            </w:r>
          </w:p>
        </w:tc>
        <w:tc>
          <w:tcPr>
            <w:tcW w:w="1078" w:type="dxa"/>
            <w:vAlign w:val="center"/>
          </w:tcPr>
          <w:p w14:paraId="350EA3DC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0DB0F6C8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P= 50 L=50 T= 50</w:t>
            </w:r>
          </w:p>
        </w:tc>
        <w:tc>
          <w:tcPr>
            <w:tcW w:w="2312" w:type="dxa"/>
            <w:vAlign w:val="center"/>
          </w:tcPr>
          <w:p w14:paraId="58F8118C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dudukan mata pahat</w:t>
            </w:r>
          </w:p>
        </w:tc>
      </w:tr>
      <w:tr w:rsidR="004A1995" w:rsidRPr="004617DC" w14:paraId="3B795F95" w14:textId="77777777" w:rsidTr="00D77663">
        <w:tc>
          <w:tcPr>
            <w:tcW w:w="620" w:type="dxa"/>
            <w:vAlign w:val="center"/>
          </w:tcPr>
          <w:p w14:paraId="2EA88EBF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2125" w:type="dxa"/>
            <w:vAlign w:val="center"/>
          </w:tcPr>
          <w:p w14:paraId="13790257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 xml:space="preserve">Dudukan Spindle </w:t>
            </w:r>
          </w:p>
        </w:tc>
        <w:tc>
          <w:tcPr>
            <w:tcW w:w="1078" w:type="dxa"/>
            <w:vAlign w:val="center"/>
          </w:tcPr>
          <w:p w14:paraId="245B8BFD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67162E37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D12 P= 80, L = 80, T= 84</w:t>
            </w:r>
          </w:p>
        </w:tc>
        <w:tc>
          <w:tcPr>
            <w:tcW w:w="2312" w:type="dxa"/>
            <w:vAlign w:val="center"/>
          </w:tcPr>
          <w:p w14:paraId="58F7F4D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dudukan spindle</w:t>
            </w:r>
          </w:p>
        </w:tc>
      </w:tr>
      <w:tr w:rsidR="004A1995" w:rsidRPr="004617DC" w14:paraId="6CAECA91" w14:textId="77777777" w:rsidTr="00D77663">
        <w:tc>
          <w:tcPr>
            <w:tcW w:w="620" w:type="dxa"/>
            <w:vAlign w:val="center"/>
          </w:tcPr>
          <w:p w14:paraId="3A54B1CB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2125" w:type="dxa"/>
            <w:vAlign w:val="center"/>
          </w:tcPr>
          <w:p w14:paraId="5E358A57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Cekam</w:t>
            </w:r>
          </w:p>
        </w:tc>
        <w:tc>
          <w:tcPr>
            <w:tcW w:w="1078" w:type="dxa"/>
            <w:vAlign w:val="center"/>
          </w:tcPr>
          <w:p w14:paraId="47092464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44C5E2AD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∅</m:t>
              </m:r>
            </m:oMath>
            <w:r w:rsidRPr="004617DC">
              <w:rPr>
                <w:rFonts w:ascii="Times New Roman" w:eastAsiaTheme="minorEastAsia" w:hAnsi="Times New Roman" w:cs="Times New Roman"/>
                <w:sz w:val="24"/>
                <w:szCs w:val="24"/>
              </w:rPr>
              <w:t>16, diameter luar 800 mm</w:t>
            </w:r>
          </w:p>
        </w:tc>
        <w:tc>
          <w:tcPr>
            <w:tcW w:w="2312" w:type="dxa"/>
            <w:vAlign w:val="center"/>
          </w:tcPr>
          <w:p w14:paraId="7695D239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dudukan benda kerja</w:t>
            </w:r>
          </w:p>
        </w:tc>
      </w:tr>
      <w:tr w:rsidR="004A1995" w:rsidRPr="004617DC" w14:paraId="14C7A81D" w14:textId="77777777" w:rsidTr="00D77663">
        <w:tc>
          <w:tcPr>
            <w:tcW w:w="620" w:type="dxa"/>
            <w:vAlign w:val="center"/>
          </w:tcPr>
          <w:p w14:paraId="089E123E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2125" w:type="dxa"/>
            <w:vAlign w:val="center"/>
          </w:tcPr>
          <w:p w14:paraId="332E87DA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pindle</w:t>
            </w:r>
          </w:p>
        </w:tc>
        <w:tc>
          <w:tcPr>
            <w:tcW w:w="1078" w:type="dxa"/>
            <w:vAlign w:val="center"/>
          </w:tcPr>
          <w:p w14:paraId="1B1E79EF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7B388117" w14:textId="77777777" w:rsidR="004A1995" w:rsidRPr="004617DC" w:rsidRDefault="004A1995" w:rsidP="00D77663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eastAsia="Calibri" w:hAnsi="Times New Roman" w:cs="Times New Roman"/>
                <w:sz w:val="24"/>
                <w:szCs w:val="24"/>
              </w:rPr>
              <w:t>Yuasa 550 watt</w:t>
            </w:r>
          </w:p>
        </w:tc>
        <w:tc>
          <w:tcPr>
            <w:tcW w:w="2312" w:type="dxa"/>
            <w:vAlign w:val="center"/>
          </w:tcPr>
          <w:p w14:paraId="41BD4332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Sebagai penggerak cekam</w:t>
            </w:r>
          </w:p>
        </w:tc>
      </w:tr>
      <w:tr w:rsidR="004A1995" w:rsidRPr="004617DC" w14:paraId="6D93E121" w14:textId="77777777" w:rsidTr="00D77663">
        <w:tc>
          <w:tcPr>
            <w:tcW w:w="620" w:type="dxa"/>
            <w:vAlign w:val="center"/>
          </w:tcPr>
          <w:p w14:paraId="4A8916EF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125" w:type="dxa"/>
            <w:vAlign w:val="center"/>
          </w:tcPr>
          <w:p w14:paraId="0841A3B9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Mata Pahat Hss</w:t>
            </w:r>
          </w:p>
        </w:tc>
        <w:tc>
          <w:tcPr>
            <w:tcW w:w="1078" w:type="dxa"/>
            <w:vAlign w:val="center"/>
          </w:tcPr>
          <w:p w14:paraId="59329BF7" w14:textId="77777777" w:rsidR="004A1995" w:rsidRPr="004617DC" w:rsidRDefault="004A1995" w:rsidP="00D77663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6" w:type="dxa"/>
            <w:vAlign w:val="center"/>
          </w:tcPr>
          <w:p w14:paraId="05962F92" w14:textId="77777777" w:rsidR="004A1995" w:rsidRPr="004617DC" w:rsidRDefault="004A1995" w:rsidP="00D77663">
            <w:pPr>
              <w:spacing w:line="276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eastAsia="Calibri" w:hAnsi="Times New Roman" w:cs="Times New Roman"/>
                <w:sz w:val="24"/>
                <w:szCs w:val="24"/>
              </w:rPr>
              <w:t>P=10, L= 10, T = 70</w:t>
            </w:r>
          </w:p>
        </w:tc>
        <w:tc>
          <w:tcPr>
            <w:tcW w:w="2312" w:type="dxa"/>
            <w:vAlign w:val="center"/>
          </w:tcPr>
          <w:p w14:paraId="6DABA989" w14:textId="77777777" w:rsidR="004A1995" w:rsidRPr="004617DC" w:rsidRDefault="004A1995" w:rsidP="00D7766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617DC">
              <w:rPr>
                <w:rFonts w:ascii="Times New Roman" w:hAnsi="Times New Roman" w:cs="Times New Roman"/>
                <w:sz w:val="24"/>
                <w:szCs w:val="24"/>
              </w:rPr>
              <w:t>Untuk memotong benda kerja</w:t>
            </w:r>
          </w:p>
        </w:tc>
      </w:tr>
    </w:tbl>
    <w:p w14:paraId="5D30B2A3" w14:textId="77777777" w:rsidR="004A1995" w:rsidRDefault="004A1995" w:rsidP="004A199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041F69A" w14:textId="77777777" w:rsidR="004A1995" w:rsidRDefault="004A1995" w:rsidP="004A199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14BF6">
        <w:rPr>
          <w:rFonts w:ascii="Times New Roman" w:hAnsi="Times New Roman" w:cs="Times New Roman"/>
          <w:b/>
          <w:bCs/>
          <w:sz w:val="24"/>
          <w:szCs w:val="24"/>
        </w:rPr>
        <w:t xml:space="preserve">Pengukuran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volume dan </w:t>
      </w:r>
      <w:r w:rsidRPr="00614BF6">
        <w:rPr>
          <w:rFonts w:ascii="Times New Roman" w:hAnsi="Times New Roman" w:cs="Times New Roman"/>
          <w:b/>
          <w:bCs/>
          <w:sz w:val="24"/>
          <w:szCs w:val="24"/>
        </w:rPr>
        <w:t xml:space="preserve">masa pada bahan yang dibubut </w:t>
      </w:r>
    </w:p>
    <w:p w14:paraId="6D9E2E2F" w14:textId="77777777" w:rsidR="004A1995" w:rsidRDefault="004A1995" w:rsidP="004A199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= P x L x T</w:t>
      </w:r>
    </w:p>
    <w:p w14:paraId="685EC2C6" w14:textId="77777777" w:rsidR="004A1995" w:rsidRPr="00BE7A14" w:rsidRDefault="004A1995" w:rsidP="004A199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= 30 x 19 x 19</w:t>
      </w:r>
    </w:p>
    <w:p w14:paraId="16630FF5" w14:textId="77777777" w:rsidR="004A1995" w:rsidRDefault="004A1995" w:rsidP="004A1995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614BF6">
        <w:rPr>
          <w:rFonts w:ascii="Times New Roman" w:hAnsi="Times New Roman" w:cs="Times New Roman"/>
          <w:sz w:val="24"/>
          <w:szCs w:val="24"/>
        </w:rPr>
        <w:t>V</w:t>
      </w:r>
      <w:r w:rsidRPr="00614BF6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= Volume alumuniaum yang akan dibubut = 10.830 c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</w:p>
    <w:p w14:paraId="7167DE4D" w14:textId="77777777" w:rsidR="004A1995" w:rsidRPr="00BE7A14" w:rsidRDefault="004A1995" w:rsidP="004A199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V= 30 x 18 x 18 </w:t>
      </w:r>
    </w:p>
    <w:p w14:paraId="38C827EF" w14:textId="77777777" w:rsidR="004A1995" w:rsidRDefault="004A1995" w:rsidP="004A1995">
      <w:pPr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= Volume alumunium setelah dibubut = 9.720 c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</w:p>
    <w:p w14:paraId="71B0CE51" w14:textId="77777777" w:rsidR="004A1995" w:rsidRDefault="004A1995" w:rsidP="004A1995">
      <w:pPr>
        <w:rPr>
          <w:rFonts w:ascii="Times New Roman" w:eastAsiaTheme="minorEastAsia" w:hAnsi="Times New Roman" w:cs="Times New Roman"/>
          <w:sz w:val="24"/>
          <w:szCs w:val="24"/>
          <w:vertAlign w:val="superscript"/>
        </w:rPr>
      </w:pPr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∆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V= V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eastAsiaTheme="minorEastAsia" w:hAnsi="Times New Roman" w:cs="Times New Roman"/>
          <w:sz w:val="24"/>
          <w:szCs w:val="24"/>
        </w:rPr>
        <w:t>-V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eastAsiaTheme="minorEastAsia" w:hAnsi="Times New Roman" w:cs="Times New Roman"/>
          <w:sz w:val="24"/>
          <w:szCs w:val="24"/>
        </w:rPr>
        <w:t>=c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3</w:t>
      </w:r>
    </w:p>
    <w:p w14:paraId="26E7F91B" w14:textId="77777777" w:rsidR="004A1995" w:rsidRPr="00BE7A14" w:rsidRDefault="004A1995" w:rsidP="004A1995">
      <w:pPr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  <w:vertAlign w:val="superscript"/>
          </w:rPr>
          <m:t>∆</m:t>
        </m:r>
      </m:oMath>
      <w:r w:rsidRPr="00BE7A14">
        <w:rPr>
          <w:rFonts w:ascii="Times New Roman" w:eastAsiaTheme="minorEastAsia" w:hAnsi="Times New Roman" w:cs="Times New Roman"/>
          <w:sz w:val="24"/>
          <w:szCs w:val="24"/>
        </w:rPr>
        <w:t>V</w:t>
      </w:r>
      <w:r>
        <w:rPr>
          <w:rFonts w:ascii="Times New Roman" w:eastAsiaTheme="minorEastAsia" w:hAnsi="Times New Roman" w:cs="Times New Roman"/>
          <w:sz w:val="24"/>
          <w:szCs w:val="24"/>
        </w:rPr>
        <w:t>= 10.830 – 9.720 = 1,11</w:t>
      </w:r>
    </w:p>
    <w:p w14:paraId="2C4C4811" w14:textId="77777777" w:rsidR="004A1995" w:rsidRDefault="004A1995" w:rsidP="004A1995">
      <w:pPr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∆</m:t>
        </m:r>
      </m:oMath>
      <w:r>
        <w:rPr>
          <w:rFonts w:ascii="Times New Roman" w:hAnsi="Times New Roman" w:cs="Times New Roman"/>
          <w:sz w:val="24"/>
          <w:szCs w:val="24"/>
        </w:rPr>
        <w:t>M= Masa alumunium yang dibubut = …gr</w:t>
      </w:r>
    </w:p>
    <w:p w14:paraId="0575840E" w14:textId="77777777" w:rsidR="004A1995" w:rsidRDefault="004A1995" w:rsidP="004A1995">
      <w:pPr>
        <w:rPr>
          <w:rFonts w:ascii="Cambria Math" w:hAnsi="Cambria Math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r>
          <w:rPr>
            <w:rFonts w:ascii="Cambria Math" w:hAnsi="Cambria Math" w:cs="Times New Roman"/>
            <w:sz w:val="24"/>
            <w:szCs w:val="24"/>
            <w:vertAlign w:val="superscript"/>
          </w:rPr>
          <m:t>∆</m:t>
        </m:r>
      </m:oMath>
      <w:r w:rsidRPr="00F2559C">
        <w:rPr>
          <w:rFonts w:ascii="Cambria Math" w:hAnsi="Cambria Math" w:cs="Times New Roman"/>
          <w:iCs/>
          <w:sz w:val="24"/>
          <w:szCs w:val="24"/>
        </w:rPr>
        <w:t>M</w:t>
      </w:r>
      <w:r>
        <w:rPr>
          <w:rFonts w:ascii="Cambria Math" w:hAnsi="Cambria Math" w:cs="Times New Roman"/>
          <w:iCs/>
          <w:sz w:val="24"/>
          <w:szCs w:val="24"/>
        </w:rPr>
        <w:t>.V</w:t>
      </w:r>
      <w:r>
        <w:rPr>
          <w:rFonts w:ascii="Cambria Math" w:hAnsi="Cambria Math" w:cs="Times New Roman"/>
          <w:iCs/>
          <w:sz w:val="24"/>
          <w:szCs w:val="24"/>
          <w:vertAlign w:val="superscript"/>
        </w:rPr>
        <w:t>2</w:t>
      </w:r>
      <w:r>
        <w:rPr>
          <w:rFonts w:ascii="Cambria Math" w:hAnsi="Cambria Math" w:cs="Times New Roman"/>
          <w:iCs/>
          <w:sz w:val="24"/>
          <w:szCs w:val="24"/>
        </w:rPr>
        <w:t xml:space="preserve">= …joule </w:t>
      </w:r>
    </w:p>
    <w:p w14:paraId="0857B254" w14:textId="77777777" w:rsidR="004A1995" w:rsidRPr="00F2559C" w:rsidRDefault="004A1995" w:rsidP="004A1995">
      <w:pPr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Cambria Math" w:hAnsi="Cambria Math" w:cs="Times New Roman"/>
          <w:iCs/>
          <w:sz w:val="24"/>
          <w:szCs w:val="24"/>
        </w:rPr>
        <w:t>…=</w:t>
      </w: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vertAlign w:val="superscript"/>
              </w:rPr>
              <m:t>∆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vertAlign w:val="superscript"/>
              </w:rPr>
              <m:t>∆</m:t>
            </m:r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den>
        </m:f>
      </m:oMath>
      <w:r>
        <w:rPr>
          <w:rFonts w:ascii="Cambria Math" w:eastAsiaTheme="minorEastAsia" w:hAnsi="Cambria Math" w:cs="Times New Roman"/>
          <w:iCs/>
          <w:sz w:val="24"/>
          <w:szCs w:val="24"/>
        </w:rPr>
        <w:t>=..gr/cm</w:t>
      </w:r>
    </w:p>
    <w:p w14:paraId="5542533F" w14:textId="77777777" w:rsidR="003E7F1A" w:rsidRDefault="003E7F1A"/>
    <w:sectPr w:rsidR="003E7F1A" w:rsidSect="00BF5295">
      <w:pgSz w:w="12240" w:h="15840"/>
      <w:pgMar w:top="2268" w:right="1701" w:bottom="1701" w:left="2268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5C2A20"/>
    <w:multiLevelType w:val="hybridMultilevel"/>
    <w:tmpl w:val="49F81EC0"/>
    <w:lvl w:ilvl="0" w:tplc="0412A76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EBDAC958">
      <w:start w:val="1"/>
      <w:numFmt w:val="decimal"/>
      <w:lvlText w:val="%2."/>
      <w:lvlJc w:val="left"/>
      <w:pPr>
        <w:ind w:left="1800" w:hanging="72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0D51A48"/>
    <w:multiLevelType w:val="hybridMultilevel"/>
    <w:tmpl w:val="CA862B78"/>
    <w:lvl w:ilvl="0" w:tplc="E8D601C4">
      <w:start w:val="1"/>
      <w:numFmt w:val="decimal"/>
      <w:lvlText w:val="%1."/>
      <w:lvlJc w:val="left"/>
      <w:pPr>
        <w:ind w:left="1070" w:hanging="360"/>
      </w:pPr>
      <w:rPr>
        <w:b w:val="0"/>
        <w:bCs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4E43070"/>
    <w:multiLevelType w:val="hybridMultilevel"/>
    <w:tmpl w:val="CA862B78"/>
    <w:lvl w:ilvl="0" w:tplc="E8D601C4">
      <w:start w:val="1"/>
      <w:numFmt w:val="decimal"/>
      <w:lvlText w:val="%1."/>
      <w:lvlJc w:val="left"/>
      <w:pPr>
        <w:ind w:left="1070" w:hanging="360"/>
      </w:pPr>
      <w:rPr>
        <w:b w:val="0"/>
        <w:bCs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73923427">
    <w:abstractNumId w:val="0"/>
  </w:num>
  <w:num w:numId="2" w16cid:durableId="1491170755">
    <w:abstractNumId w:val="1"/>
  </w:num>
  <w:num w:numId="3" w16cid:durableId="23278442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A1995"/>
    <w:rsid w:val="003670B9"/>
    <w:rsid w:val="0039714A"/>
    <w:rsid w:val="003E7F1A"/>
    <w:rsid w:val="004A1995"/>
    <w:rsid w:val="005B1A5D"/>
    <w:rsid w:val="006D0641"/>
    <w:rsid w:val="00B236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C7FC64"/>
  <w15:chartTrackingRefBased/>
  <w15:docId w15:val="{0A2A0E4F-378B-4284-8D1A-1B0144CA74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A1995"/>
    <w:rPr>
      <w:lang w:val="en-US"/>
    </w:rPr>
  </w:style>
  <w:style w:type="paragraph" w:styleId="Heading1">
    <w:name w:val="heading 1"/>
    <w:basedOn w:val="Normal"/>
    <w:link w:val="Heading1Char"/>
    <w:uiPriority w:val="9"/>
    <w:qFormat/>
    <w:rsid w:val="004A1995"/>
    <w:pPr>
      <w:widowControl w:val="0"/>
      <w:autoSpaceDE w:val="0"/>
      <w:autoSpaceDN w:val="0"/>
      <w:spacing w:after="0" w:line="240" w:lineRule="auto"/>
      <w:ind w:left="1154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A1995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4A1995"/>
    <w:pPr>
      <w:ind w:left="720"/>
      <w:contextualSpacing/>
    </w:pPr>
  </w:style>
  <w:style w:type="table" w:styleId="TableGrid">
    <w:name w:val="Table Grid"/>
    <w:basedOn w:val="TableNormal"/>
    <w:uiPriority w:val="59"/>
    <w:rsid w:val="004A1995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4A1995"/>
    <w:rPr>
      <w:lang w:val="en-US"/>
    </w:rPr>
  </w:style>
  <w:style w:type="table" w:styleId="PlainTable4">
    <w:name w:val="Plain Table 4"/>
    <w:basedOn w:val="TableNormal"/>
    <w:uiPriority w:val="44"/>
    <w:rsid w:val="004A1995"/>
    <w:pPr>
      <w:spacing w:after="0" w:line="240" w:lineRule="auto"/>
    </w:pPr>
    <w:rPr>
      <w:lang w:val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jpe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image" Target="media/image8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5" Type="http://schemas.openxmlformats.org/officeDocument/2006/relationships/image" Target="media/image1.jpeg"/><Relationship Id="rId15" Type="http://schemas.openxmlformats.org/officeDocument/2006/relationships/theme" Target="theme/theme1.xml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061</Words>
  <Characters>6050</Characters>
  <Application>Microsoft Office Word</Application>
  <DocSecurity>0</DocSecurity>
  <Lines>50</Lines>
  <Paragraphs>14</Paragraphs>
  <ScaleCrop>false</ScaleCrop>
  <Company/>
  <LinksUpToDate>false</LinksUpToDate>
  <CharactersWithSpaces>70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Sudarmaji</dc:creator>
  <cp:keywords/>
  <dc:description/>
  <cp:lastModifiedBy>Muhammad Sudarmaji</cp:lastModifiedBy>
  <cp:revision>1</cp:revision>
  <dcterms:created xsi:type="dcterms:W3CDTF">2023-02-15T12:18:00Z</dcterms:created>
  <dcterms:modified xsi:type="dcterms:W3CDTF">2023-02-15T12:19:00Z</dcterms:modified>
</cp:coreProperties>
</file>